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e want to create a unified and comprehensive delivery network across the KAU campus without human involvement.</w:t>
      </w:r>
    </w:p>
    <w:p w14:paraId="3D4B084F"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BC41D6">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BC41D6">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BC41D6">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BC41D6">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BC41D6"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BC41D6">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BC41D6">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BC41D6">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BC41D6">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BC41D6">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BC41D6">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BC41D6">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BC41D6">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BC41D6">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BC41D6">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BC41D6">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BC41D6">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BC41D6">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2778B2F4" w:rsidR="003F508C" w:rsidRPr="00E8117F" w:rsidRDefault="00BC41D6">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4F7A13EA" w14:textId="5A708AED" w:rsidR="003F508C" w:rsidRPr="00E8117F" w:rsidRDefault="003F508C">
          <w:pPr>
            <w:rPr>
              <w:rFonts w:asciiTheme="majorBidi" w:hAnsiTheme="majorBidi" w:cstheme="majorBidi"/>
            </w:rPr>
          </w:pPr>
          <w:r w:rsidRPr="00E8117F">
            <w:rPr>
              <w:rFonts w:asciiTheme="majorBidi" w:hAnsiTheme="majorBidi" w:cstheme="majorBidi"/>
              <w:b/>
              <w:bCs/>
              <w:noProof/>
            </w:rPr>
            <w:fldChar w:fldCharType="end"/>
          </w:r>
        </w:p>
      </w:sdtContent>
    </w:sdt>
    <w:p w14:paraId="51CC3ABB" w14:textId="788D9A90"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6B6F7009" w14:textId="77777777"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lastRenderedPageBreak/>
        <w:t xml:space="preserve">List of </w:t>
      </w:r>
      <w:bookmarkEnd w:id="6"/>
      <w:bookmarkEnd w:id="7"/>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BC41D6">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BC41D6">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BC41D6">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BC41D6">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BC41D6">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BC41D6">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BC41D6">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BC41D6">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9504" w:type="dxa"/>
        <w:tblLook w:val="04A0" w:firstRow="1" w:lastRow="0" w:firstColumn="1" w:lastColumn="0" w:noHBand="0" w:noVBand="1"/>
      </w:tblPr>
      <w:tblGrid>
        <w:gridCol w:w="1630"/>
        <w:gridCol w:w="3286"/>
        <w:gridCol w:w="4738"/>
      </w:tblGrid>
      <w:tr w:rsidR="00182FAE" w:rsidRPr="00E8117F" w14:paraId="76401E3B"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8024"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8024"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8024"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C96431">
        <w:trPr>
          <w:trHeight w:val="242"/>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8024"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C96431">
        <w:trPr>
          <w:trHeight w:val="58"/>
        </w:trPr>
        <w:tc>
          <w:tcPr>
            <w:tcW w:w="148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Wants</w:t>
            </w:r>
          </w:p>
        </w:tc>
        <w:tc>
          <w:tcPr>
            <w:tcW w:w="8024"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lastRenderedPageBreak/>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C96431">
        <w:trPr>
          <w:trHeight w:val="236"/>
        </w:trPr>
        <w:tc>
          <w:tcPr>
            <w:tcW w:w="148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8024"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48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8024"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9504"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76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4738"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4738"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4738"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4738"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4738"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4738"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AB0C79F" w14:textId="77777777" w:rsidR="00B20B16" w:rsidRPr="00E8117F" w:rsidRDefault="00B20B16" w:rsidP="00B20B16">
      <w:pPr>
        <w:keepNext/>
        <w:spacing w:before="100" w:beforeAutospacing="1" w:after="100" w:afterAutospacing="1" w:line="360" w:lineRule="auto"/>
        <w:jc w:val="both"/>
        <w:outlineLvl w:val="1"/>
        <w:rPr>
          <w:rFonts w:asciiTheme="majorBidi" w:hAnsiTheme="majorBidi" w:cstheme="majorBidi"/>
        </w:rPr>
      </w:pPr>
      <w:bookmarkStart w:id="61" w:name="_Toc89086162"/>
      <w:r w:rsidRPr="00E8117F">
        <w:rPr>
          <w:rFonts w:asciiTheme="majorBidi" w:hAnsiTheme="majorBidi" w:cstheme="majorBidi"/>
        </w:rPr>
        <w:t xml:space="preserve">In this section, the iterative, creative, decision-making process in which the basic sciences, mathematics, and engineering sciences are applied to convert resources into solutions is to be demonstrated. A complete theoretical analysis of the proposed solution is to be given </w:t>
      </w:r>
      <w:r w:rsidRPr="00E8117F">
        <w:rPr>
          <w:rFonts w:asciiTheme="majorBidi" w:hAnsiTheme="majorBidi" w:cstheme="majorBidi"/>
        </w:rPr>
        <w:lastRenderedPageBreak/>
        <w:t>where equations, calculations, etc., are clearly explained before alternative solutions are suggested.</w:t>
      </w:r>
      <w:bookmarkEnd w:id="61"/>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62" w:name="_Toc89086163"/>
      <w:r w:rsidRPr="00E8117F">
        <w:rPr>
          <w:rFonts w:cstheme="majorBidi"/>
          <w:b/>
          <w:bCs/>
          <w:caps/>
          <w:sz w:val="28"/>
          <w:szCs w:val="28"/>
        </w:rPr>
        <w:t>Analyzing Alternative SOLUTIONs</w:t>
      </w:r>
      <w:bookmarkEnd w:id="36"/>
      <w:bookmarkEnd w:id="62"/>
      <w:r w:rsidRPr="00E8117F">
        <w:rPr>
          <w:rFonts w:cstheme="majorBidi"/>
          <w:b/>
          <w:bCs/>
          <w:caps/>
          <w:sz w:val="28"/>
          <w:szCs w:val="28"/>
        </w:rPr>
        <w:t xml:space="preserve"> </w:t>
      </w:r>
      <w:bookmarkStart w:id="63"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64" w:name="_Toc88402918"/>
      <w:bookmarkStart w:id="65" w:name="_Toc89086164"/>
      <w:r w:rsidRPr="00E8117F">
        <w:rPr>
          <w:rFonts w:asciiTheme="majorBidi" w:hAnsiTheme="majorBidi" w:cstheme="majorBidi"/>
          <w:b/>
          <w:bCs/>
          <w:color w:val="000000" w:themeColor="text1"/>
          <w:sz w:val="28"/>
          <w:szCs w:val="28"/>
        </w:rPr>
        <w:t>2.9.1-Morphological chart</w:t>
      </w:r>
      <w:bookmarkEnd w:id="64"/>
      <w:bookmarkEnd w:id="65"/>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66"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66"/>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7E1FDE88" w14:textId="77777777" w:rsidR="00C459E8" w:rsidRPr="00E8117F" w:rsidRDefault="00C459E8" w:rsidP="00C459E8">
      <w:pPr>
        <w:pStyle w:val="Heading1"/>
        <w:rPr>
          <w:rFonts w:asciiTheme="majorBidi" w:hAnsiTheme="majorBidi" w:cstheme="majorBidi"/>
          <w:b w:val="0"/>
          <w:bCs w:val="0"/>
        </w:rPr>
      </w:pPr>
      <w:bookmarkStart w:id="67" w:name="_Toc88402919"/>
      <w:bookmarkStart w:id="68" w:name="_Toc89086165"/>
      <w:r w:rsidRPr="00E8117F">
        <w:rPr>
          <w:rFonts w:asciiTheme="majorBidi" w:hAnsiTheme="majorBidi" w:cstheme="majorBidi"/>
        </w:rPr>
        <w:lastRenderedPageBreak/>
        <w:t>Alternative analysis</w:t>
      </w:r>
      <w:bookmarkEnd w:id="67"/>
      <w:bookmarkEnd w:id="68"/>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69" w:name="_Toc88402920"/>
      <w:bookmarkStart w:id="70" w:name="_Toc89086166"/>
      <w:r w:rsidRPr="00E8117F">
        <w:rPr>
          <w:rFonts w:asciiTheme="majorBidi" w:hAnsiTheme="majorBidi" w:cstheme="majorBidi"/>
        </w:rPr>
        <w:t>Ground Robot</w:t>
      </w:r>
      <w:bookmarkEnd w:id="69"/>
      <w:bookmarkEnd w:id="70"/>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3EBE256E">
                <wp:simplePos x="0" y="0"/>
                <wp:positionH relativeFrom="column">
                  <wp:posOffset>95003</wp:posOffset>
                </wp:positionH>
                <wp:positionV relativeFrom="paragraph">
                  <wp:posOffset>114951</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27" style="position:absolute;margin-left:7.5pt;margin-top:9.05pt;width:490.45pt;height:195pt;z-index:251667456;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">
                <v:group id="Group 378" o:spid="_x0000_s102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2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3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31"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3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3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3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35"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3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3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3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3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40"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41"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4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43"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44"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4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4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4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4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4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5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5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5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5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bookmarkStart w:id="71" w:name="_Toc88402921"/>
    <w:p w14:paraId="691838CB" w14:textId="77777777" w:rsidR="00C459E8" w:rsidRPr="00E8117F" w:rsidRDefault="00C459E8" w:rsidP="0029200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72" w:name="_Toc37968618"/>
                            <w:r>
                              <w:t>Figure 16 - Ground Robot’s glass box</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54"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o8L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Gw+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qNqPCz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73" w:name="_Toc37968618"/>
                      <w:r>
                        <w:t>Figure 16 - Ground Robot’s glass box</w:t>
                      </w:r>
                      <w:bookmarkEnd w:id="73"/>
                    </w:p>
                  </w:txbxContent>
                </v:textbox>
                <w10:wrap type="square" anchorx="margin"/>
              </v:shape>
            </w:pict>
          </mc:Fallback>
        </mc:AlternateContent>
      </w:r>
      <w:bookmarkEnd w:id="71"/>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73"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74" w:name="_Toc89086222"/>
                            <w:r>
                              <w:t xml:space="preserve">Figure </w:t>
                            </w:r>
                            <w:fldSimple w:instr=" SEQ Figure \* ARABIC ">
                              <w:r w:rsidR="00D402F5">
                                <w:rPr>
                                  <w:noProof/>
                                </w:rPr>
                                <w:t>5</w:t>
                              </w:r>
                            </w:fldSimple>
                            <w:r>
                              <w:t xml:space="preserve"> – Ground robot Glass box</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55"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GvYMAIAAGc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&#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Fj0a9g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76" w:name="_Toc89086222"/>
                      <w:r>
                        <w:t xml:space="preserve">Figure </w:t>
                      </w:r>
                      <w:r>
                        <w:fldChar w:fldCharType="begin"/>
                      </w:r>
                      <w:r>
                        <w:instrText xml:space="preserve"> SEQ Figure \* ARABIC </w:instrText>
                      </w:r>
                      <w:r>
                        <w:fldChar w:fldCharType="separate"/>
                      </w:r>
                      <w:r w:rsidR="00D402F5">
                        <w:rPr>
                          <w:noProof/>
                        </w:rPr>
                        <w:t>5</w:t>
                      </w:r>
                      <w:r>
                        <w:rPr>
                          <w:noProof/>
                        </w:rPr>
                        <w:fldChar w:fldCharType="end"/>
                      </w:r>
                      <w:r>
                        <w:t xml:space="preserve"> – </w:t>
                      </w:r>
                      <w:r>
                        <w:t>Ground robot</w:t>
                      </w:r>
                      <w:r>
                        <w:t xml:space="preserve"> Glass box</w:t>
                      </w:r>
                      <w:bookmarkEnd w:id="76"/>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75" w:name="_Toc89086167"/>
      <w:r w:rsidRPr="00E8117F">
        <w:rPr>
          <w:rFonts w:asciiTheme="majorBidi" w:hAnsiTheme="majorBidi" w:cstheme="majorBidi"/>
        </w:rPr>
        <w:lastRenderedPageBreak/>
        <w:t>Cost analysis</w:t>
      </w:r>
      <w:bookmarkEnd w:id="73"/>
      <w:bookmarkEnd w:id="75"/>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C459E8" w:rsidRPr="00E8117F" w14:paraId="61B27F2D"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459E8" w:rsidRPr="00E8117F" w14:paraId="4F7BF4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C459E8" w:rsidRPr="00E8117F" w:rsidRDefault="00C459E8"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C459E8" w:rsidRPr="00E8117F" w:rsidRDefault="00C459E8"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C459E8" w:rsidRPr="00E8117F" w:rsidRDefault="00C459E8"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C459E8" w:rsidRPr="00E8117F" w:rsidRDefault="00C459E8" w:rsidP="00956CAE">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808080" w:themeFill="background1" w:themeFillShade="80"/>
            <w:noWrap/>
            <w:vAlign w:val="bottom"/>
            <w:hideMark/>
          </w:tcPr>
          <w:p w14:paraId="1E3417A6" w14:textId="77777777" w:rsidR="00C459E8" w:rsidRPr="00E8117F" w:rsidRDefault="00C459E8" w:rsidP="00956CAE">
            <w:pPr>
              <w:jc w:val="center"/>
              <w:rPr>
                <w:rFonts w:asciiTheme="majorBidi" w:eastAsia="Times New Roman" w:hAnsiTheme="majorBidi" w:cstheme="majorBidi"/>
                <w:color w:val="000000"/>
                <w:sz w:val="20"/>
                <w:szCs w:val="20"/>
              </w:rPr>
            </w:pPr>
          </w:p>
        </w:tc>
      </w:tr>
      <w:tr w:rsidR="00C459E8" w:rsidRPr="00E8117F" w14:paraId="0A3F25FC"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22"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76" w:name="_Toc89086210"/>
      <w:bookmarkStart w:id="77"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76"/>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78" w:name="_Toc89086168"/>
      <w:proofErr w:type="spellStart"/>
      <w:r w:rsidRPr="00E8117F">
        <w:rPr>
          <w:rFonts w:asciiTheme="majorBidi" w:hAnsiTheme="majorBidi" w:cstheme="majorBidi"/>
        </w:rPr>
        <w:t>RoboDog</w:t>
      </w:r>
      <w:bookmarkEnd w:id="77"/>
      <w:bookmarkEnd w:id="78"/>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79"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79"/>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56"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MbmMAIAAGc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" stroked="f">
                <v:textbox style="mso-fit-shape-to-text:t" inset="0,0,0,0">
                  <w:txbxContent>
                    <w:p w14:paraId="0BFDCAF4" w14:textId="009A98AD" w:rsidR="00082682" w:rsidRPr="00ED550F" w:rsidRDefault="00082682" w:rsidP="00082682">
                      <w:pPr>
                        <w:pStyle w:val="Caption"/>
                        <w:jc w:val="center"/>
                        <w:rPr>
                          <w:rFonts w:cstheme="majorBidi"/>
                          <w:noProof/>
                        </w:rPr>
                      </w:pPr>
                      <w:r>
                        <w:t>Figure</w:t>
                      </w:r>
                      <w:r>
                        <w:t xml:space="preserve"> 6</w:t>
                      </w:r>
                      <w:r>
                        <w:t xml:space="preserve">–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80"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81" w:name="_Toc89086169"/>
      <w:r w:rsidRPr="00E8117F">
        <w:rPr>
          <w:rFonts w:asciiTheme="majorBidi" w:hAnsiTheme="majorBidi" w:cstheme="majorBidi"/>
        </w:rPr>
        <w:t>Robot train tracks</w:t>
      </w:r>
      <w:bookmarkEnd w:id="80"/>
      <w:bookmarkEnd w:id="81"/>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57"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">
                <v:shape id="Text Box 2" o:spid="_x0000_s1058"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59"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6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61"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62"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6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64"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65"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66"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67"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68"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69"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70"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71"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72"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73"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74"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75"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76"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77"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78"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79"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80"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81"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82"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83"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84"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85"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86"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87"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88"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89"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090"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091"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092"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093"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094"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77777777" w:rsidR="00C459E8" w:rsidRPr="00E8117F" w:rsidRDefault="00C459E8" w:rsidP="00C459E8">
      <w:pPr>
        <w:rPr>
          <w:rFonts w:asciiTheme="majorBidi" w:hAnsiTheme="majorBidi" w:cstheme="majorBidi"/>
        </w:rPr>
      </w:pPr>
    </w:p>
    <w:p w14:paraId="225288C9" w14:textId="6212383D" w:rsidR="005D607D" w:rsidRPr="00E8117F" w:rsidRDefault="005D607D"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2715740D">
                <wp:simplePos x="0" y="0"/>
                <wp:positionH relativeFrom="column">
                  <wp:posOffset>-412750</wp:posOffset>
                </wp:positionH>
                <wp:positionV relativeFrom="paragraph">
                  <wp:posOffset>173990</wp:posOffset>
                </wp:positionV>
                <wp:extent cx="671449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CBD" id="Text Box 23" o:spid="_x0000_s1095" type="#_x0000_t202" style="position:absolute;margin-left:-32.5pt;margin-top:13.7pt;width:528.7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L8V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" stroked="f">
                <v:textbox style="mso-fit-shape-to-text:t"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w:t>
                      </w:r>
                      <w:r>
                        <w:t xml:space="preserve">obot </w:t>
                      </w:r>
                      <w:proofErr w:type="spellStart"/>
                      <w:r>
                        <w:t>traintrack</w:t>
                      </w:r>
                      <w:r>
                        <w:t>s</w:t>
                      </w:r>
                      <w:proofErr w:type="spellEnd"/>
                      <w:r>
                        <w:t xml:space="preserve"> Glass box</w:t>
                      </w:r>
                    </w:p>
                  </w:txbxContent>
                </v:textbox>
                <w10:wrap type="square"/>
              </v:shape>
            </w:pict>
          </mc:Fallback>
        </mc:AlternateContent>
      </w:r>
    </w:p>
    <w:p w14:paraId="1204960D" w14:textId="535653BF" w:rsidR="00C24D98" w:rsidRPr="00E8117F" w:rsidRDefault="00C24D98" w:rsidP="00C24D98">
      <w:pPr>
        <w:pStyle w:val="SecondHeading"/>
        <w:numPr>
          <w:ilvl w:val="0"/>
          <w:numId w:val="0"/>
        </w:numPr>
        <w:ind w:firstLine="720"/>
        <w:rPr>
          <w:rFonts w:asciiTheme="majorBidi" w:hAnsiTheme="majorBidi" w:cstheme="majorBidi"/>
        </w:rPr>
      </w:pPr>
      <w:bookmarkStart w:id="82" w:name="_Toc89086170"/>
      <w:r w:rsidRPr="00E8117F">
        <w:rPr>
          <w:rFonts w:asciiTheme="majorBidi" w:hAnsiTheme="majorBidi" w:cstheme="majorBidi"/>
        </w:rPr>
        <w:t>Cost analysis</w:t>
      </w:r>
      <w:bookmarkEnd w:id="82"/>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83"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84"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84"/>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85" w:name="_Toc89086171"/>
      <w:r w:rsidRPr="00E8117F">
        <w:rPr>
          <w:rFonts w:asciiTheme="majorBidi" w:hAnsiTheme="majorBidi" w:cstheme="majorBidi"/>
        </w:rPr>
        <w:t>Choosing Baseline Design</w:t>
      </w:r>
      <w:bookmarkEnd w:id="83"/>
      <w:bookmarkEnd w:id="85"/>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86"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86"/>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87"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87"/>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88"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63"/>
      <w:bookmarkEnd w:id="88"/>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89" w:name="_Toc436143846"/>
      <w:bookmarkStart w:id="90"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89"/>
      <w:bookmarkEnd w:id="90"/>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91" w:name="_Toc436143847"/>
      <w:bookmarkStart w:id="92"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91"/>
      <w:bookmarkEnd w:id="92"/>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93" w:name="_Toc89086175"/>
      <w:bookmarkStart w:id="94"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93"/>
    </w:p>
    <w:p w14:paraId="3009EB3B" w14:textId="3D19A881" w:rsidR="00A63EBC" w:rsidRPr="00E8117F" w:rsidRDefault="00446DEA" w:rsidP="00446DEA">
      <w:pPr>
        <w:pStyle w:val="Caption"/>
        <w:jc w:val="center"/>
        <w:rPr>
          <w:rFonts w:cstheme="majorBidi"/>
        </w:rPr>
      </w:pPr>
      <w:bookmarkStart w:id="95"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95"/>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96"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94"/>
      <w:bookmarkEnd w:id="96"/>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97" w:name="_Toc436143849"/>
      <w:bookmarkStart w:id="98"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97"/>
      <w:bookmarkEnd w:id="98"/>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99" w:name="_Toc89086225"/>
                            <w:r>
                              <w:t xml:space="preserve">Figure </w:t>
                            </w:r>
                            <w:fldSimple w:instr=" SEQ Figure \* ARABIC ">
                              <w:r w:rsidR="00D402F5">
                                <w:rPr>
                                  <w:noProof/>
                                </w:rPr>
                                <w:t>8</w:t>
                              </w:r>
                            </w:fldSimple>
                            <w:r>
                              <w:t xml:space="preserve"> Circuit Schematic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096"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A93MQIAAGc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2" w:name="_Toc89086225"/>
                      <w:r>
                        <w:t xml:space="preserve">Figure </w:t>
                      </w:r>
                      <w:r>
                        <w:fldChar w:fldCharType="begin"/>
                      </w:r>
                      <w:r>
                        <w:instrText xml:space="preserve"> SEQ Figure \* ARABIC </w:instrText>
                      </w:r>
                      <w:r>
                        <w:fldChar w:fldCharType="separate"/>
                      </w:r>
                      <w:r w:rsidR="00D402F5">
                        <w:rPr>
                          <w:noProof/>
                        </w:rPr>
                        <w:t>8</w:t>
                      </w:r>
                      <w:r>
                        <w:fldChar w:fldCharType="end"/>
                      </w:r>
                      <w:r>
                        <w:t xml:space="preserve"> Circuit Schematics</w:t>
                      </w:r>
                      <w:bookmarkEnd w:id="102"/>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0" w:name="_Toc436143850"/>
      <w:bookmarkStart w:id="101"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00"/>
      <w:bookmarkEnd w:id="101"/>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02"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02"/>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3"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4"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03"/>
      <w:bookmarkEnd w:id="104"/>
    </w:p>
    <w:p w14:paraId="494D25B7" w14:textId="77777777" w:rsidR="00DC252F" w:rsidRPr="00E8117F" w:rsidRDefault="00DC252F" w:rsidP="00DC252F">
      <w:pPr>
        <w:pStyle w:val="Heading2"/>
        <w:rPr>
          <w:rFonts w:asciiTheme="majorBidi" w:hAnsiTheme="majorBidi"/>
          <w:b/>
          <w:bCs/>
          <w:color w:val="000000" w:themeColor="text1"/>
        </w:rPr>
      </w:pPr>
      <w:bookmarkStart w:id="105" w:name="_Toc89086180"/>
      <w:r w:rsidRPr="00E8117F">
        <w:rPr>
          <w:rFonts w:asciiTheme="majorBidi" w:hAnsiTheme="majorBidi"/>
          <w:b/>
          <w:bCs/>
          <w:color w:val="000000" w:themeColor="text1"/>
        </w:rPr>
        <w:t>Navigation Flow Chart</w:t>
      </w:r>
      <w:bookmarkEnd w:id="105"/>
    </w:p>
    <w:p w14:paraId="2FACA6FD" w14:textId="32C0F542" w:rsidR="00DC252F" w:rsidRPr="00E8117F" w:rsidRDefault="00DC252F" w:rsidP="00DC252F">
      <w:pPr>
        <w:rPr>
          <w:rFonts w:asciiTheme="majorBidi" w:hAnsiTheme="majorBidi" w:cstheme="majorBidi"/>
        </w:rPr>
      </w:pPr>
    </w:p>
    <w:p w14:paraId="0D8EF2A8" w14:textId="62DBC2C4" w:rsidR="00DC252F" w:rsidRPr="00E8117F" w:rsidRDefault="00AA71F7"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457E2141">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06" w:name="_Toc89086226"/>
                            <w:r>
                              <w:t xml:space="preserve">Figure </w:t>
                            </w:r>
                            <w:fldSimple w:instr=" SEQ Figure \* ARABIC ">
                              <w:r w:rsidR="00D402F5">
                                <w:rPr>
                                  <w:noProof/>
                                </w:rPr>
                                <w:t>9</w:t>
                              </w:r>
                            </w:fldSimple>
                            <w:r>
                              <w:t xml:space="preserve"> Navigation flowchar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097"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10" w:name="_Toc89086226"/>
                      <w:r>
                        <w:t xml:space="preserve">Figure </w:t>
                      </w:r>
                      <w:r>
                        <w:fldChar w:fldCharType="begin"/>
                      </w:r>
                      <w:r>
                        <w:instrText xml:space="preserve"> SEQ Figure \* ARABIC </w:instrText>
                      </w:r>
                      <w:r>
                        <w:fldChar w:fldCharType="separate"/>
                      </w:r>
                      <w:r w:rsidR="00D402F5">
                        <w:rPr>
                          <w:noProof/>
                        </w:rPr>
                        <w:t>9</w:t>
                      </w:r>
                      <w:r>
                        <w:fldChar w:fldCharType="end"/>
                      </w:r>
                      <w:r>
                        <w:t xml:space="preserve"> Navigation flowchart</w:t>
                      </w:r>
                      <w:bookmarkEnd w:id="110"/>
                    </w:p>
                  </w:txbxContent>
                </v:textbox>
                <w10:wrap type="tight"/>
              </v:shape>
            </w:pict>
          </mc:Fallback>
        </mc:AlternateContent>
      </w:r>
      <w:r w:rsidR="006B097C" w:rsidRPr="00E8117F">
        <w:rPr>
          <w:rFonts w:asciiTheme="majorBidi" w:hAnsiTheme="majorBidi" w:cstheme="majorBidi"/>
          <w:noProof/>
        </w:rPr>
        <w:drawing>
          <wp:anchor distT="0" distB="0" distL="114300" distR="114300" simplePos="0" relativeHeight="251674624" behindDoc="1" locked="0" layoutInCell="1" allowOverlap="1" wp14:anchorId="30095BE8" wp14:editId="589B6DD1">
            <wp:simplePos x="0" y="0"/>
            <wp:positionH relativeFrom="page">
              <wp:align>center</wp:align>
            </wp:positionH>
            <wp:positionV relativeFrom="paragraph">
              <wp:posOffset>7814</wp:posOffset>
            </wp:positionV>
            <wp:extent cx="3084830" cy="5631815"/>
            <wp:effectExtent l="0" t="0" r="1270" b="6985"/>
            <wp:wrapTight wrapText="bothSides">
              <wp:wrapPolygon edited="0">
                <wp:start x="8403" y="0"/>
                <wp:lineTo x="8270" y="1169"/>
                <wp:lineTo x="6269" y="2484"/>
                <wp:lineTo x="6136" y="3945"/>
                <wp:lineTo x="8804" y="4676"/>
                <wp:lineTo x="6936" y="4822"/>
                <wp:lineTo x="6136" y="5041"/>
                <wp:lineTo x="6136" y="6503"/>
                <wp:lineTo x="8003" y="7014"/>
                <wp:lineTo x="10271" y="7014"/>
                <wp:lineTo x="6669" y="7306"/>
                <wp:lineTo x="6136" y="7452"/>
                <wp:lineTo x="6136" y="8987"/>
                <wp:lineTo x="7470" y="9352"/>
                <wp:lineTo x="10271" y="9352"/>
                <wp:lineTo x="9337" y="10521"/>
                <wp:lineTo x="0" y="11033"/>
                <wp:lineTo x="0" y="12494"/>
                <wp:lineTo x="9471" y="12859"/>
                <wp:lineTo x="10271" y="14028"/>
                <wp:lineTo x="7737" y="14320"/>
                <wp:lineTo x="7070" y="14540"/>
                <wp:lineTo x="7070" y="15928"/>
                <wp:lineTo x="8270" y="16366"/>
                <wp:lineTo x="10271" y="16366"/>
                <wp:lineTo x="7603" y="16878"/>
                <wp:lineTo x="7070" y="17024"/>
                <wp:lineTo x="7070" y="18412"/>
                <wp:lineTo x="7870" y="18704"/>
                <wp:lineTo x="10271" y="18704"/>
                <wp:lineTo x="7737" y="19362"/>
                <wp:lineTo x="7203" y="19581"/>
                <wp:lineTo x="7336" y="21115"/>
                <wp:lineTo x="10138" y="21554"/>
                <wp:lineTo x="10404" y="21554"/>
                <wp:lineTo x="21476" y="21554"/>
                <wp:lineTo x="21476" y="9498"/>
                <wp:lineTo x="13606" y="9352"/>
                <wp:lineTo x="15206" y="8914"/>
                <wp:lineTo x="15340" y="7526"/>
                <wp:lineTo x="14406" y="7306"/>
                <wp:lineTo x="10938" y="7014"/>
                <wp:lineTo x="13205" y="7014"/>
                <wp:lineTo x="15206" y="6430"/>
                <wp:lineTo x="15340" y="5114"/>
                <wp:lineTo x="14273" y="4822"/>
                <wp:lineTo x="12405" y="4676"/>
                <wp:lineTo x="15206" y="3872"/>
                <wp:lineTo x="14939" y="2557"/>
                <wp:lineTo x="12805" y="1169"/>
                <wp:lineTo x="12672" y="0"/>
                <wp:lineTo x="8403"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84830" cy="563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07" w:name="_Toc89086181"/>
      <w:r w:rsidRPr="00E8117F">
        <w:rPr>
          <w:rFonts w:asciiTheme="majorBidi" w:hAnsiTheme="majorBidi"/>
          <w:b/>
          <w:bCs/>
          <w:color w:val="000000" w:themeColor="text1"/>
        </w:rPr>
        <w:lastRenderedPageBreak/>
        <w:t>Obstacle avoidance flow chart</w:t>
      </w:r>
      <w:bookmarkEnd w:id="107"/>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08" w:name="_Toc89086227"/>
                            <w:r>
                              <w:t xml:space="preserve">Figure </w:t>
                            </w:r>
                            <w:fldSimple w:instr=" SEQ Figure \* ARABIC ">
                              <w:r w:rsidR="00D402F5">
                                <w:rPr>
                                  <w:noProof/>
                                </w:rPr>
                                <w:t>10</w:t>
                              </w:r>
                            </w:fldSimple>
                            <w:r>
                              <w:t xml:space="preserve"> Obstacle avoidance flowchart</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098"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3" w:name="_Toc89086227"/>
                      <w:r>
                        <w:t xml:space="preserve">Figure </w:t>
                      </w:r>
                      <w:r>
                        <w:fldChar w:fldCharType="begin"/>
                      </w:r>
                      <w:r>
                        <w:instrText xml:space="preserve"> SEQ Figure \* ARABIC </w:instrText>
                      </w:r>
                      <w:r>
                        <w:fldChar w:fldCharType="separate"/>
                      </w:r>
                      <w:r w:rsidR="00D402F5">
                        <w:rPr>
                          <w:noProof/>
                        </w:rPr>
                        <w:t>10</w:t>
                      </w:r>
                      <w:r>
                        <w:fldChar w:fldCharType="end"/>
                      </w:r>
                      <w:r>
                        <w:t xml:space="preserve"> Obstacle avoidance flowchart</w:t>
                      </w:r>
                      <w:bookmarkEnd w:id="113"/>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FCCE1B5">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09" w:name="_Toc436143852"/>
    </w:p>
    <w:p w14:paraId="0E5A13A6" w14:textId="77777777" w:rsidR="00CB5E36" w:rsidRPr="00E8117F" w:rsidRDefault="00CB5E36" w:rsidP="00CB5E36">
      <w:pPr>
        <w:rPr>
          <w:rFonts w:asciiTheme="majorBidi" w:hAnsiTheme="majorBidi" w:cstheme="majorBidi"/>
        </w:rPr>
      </w:pPr>
    </w:p>
    <w:p w14:paraId="0DDB8A4D" w14:textId="34F5250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0" w:name="_Toc89086182"/>
      <w:r w:rsidRPr="00E8117F">
        <w:rPr>
          <w:rFonts w:asciiTheme="majorBidi" w:hAnsiTheme="majorBidi" w:cstheme="majorBidi"/>
          <w:b/>
          <w:bCs/>
          <w:i/>
          <w:sz w:val="26"/>
          <w:szCs w:val="26"/>
        </w:rPr>
        <w:t>3.2.4</w:t>
      </w:r>
      <w:r w:rsidRPr="00E8117F">
        <w:rPr>
          <w:rFonts w:asciiTheme="majorBidi" w:hAnsiTheme="majorBidi" w:cstheme="majorBidi"/>
          <w:b/>
          <w:bCs/>
          <w:i/>
          <w:sz w:val="26"/>
          <w:szCs w:val="26"/>
        </w:rPr>
        <w:tab/>
        <w:t>Mechanical specifications of the case</w:t>
      </w:r>
      <w:bookmarkEnd w:id="109"/>
      <w:bookmarkEnd w:id="110"/>
      <w:r w:rsidRPr="00E8117F">
        <w:rPr>
          <w:rFonts w:asciiTheme="majorBidi" w:hAnsiTheme="majorBidi" w:cstheme="majorBidi"/>
          <w:b/>
          <w:bCs/>
          <w:i/>
          <w:sz w:val="26"/>
          <w:szCs w:val="26"/>
        </w:rPr>
        <w:t xml:space="preserve"> </w:t>
      </w:r>
    </w:p>
    <w:bookmarkStart w:id="111" w:name="_Toc436143853"/>
    <w:p w14:paraId="021D07F8" w14:textId="075D7B1A" w:rsidR="001140FE" w:rsidRPr="00E8117F" w:rsidRDefault="00B31B40" w:rsidP="001140FE">
      <w:pPr>
        <w:ind w:firstLine="432"/>
        <w:jc w:val="both"/>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2"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099"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VwZMAIAAGc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IPxXBk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8" w:name="_Toc89086228"/>
                      <w:r>
                        <w:t xml:space="preserve">Figure </w:t>
                      </w:r>
                      <w:r>
                        <w:fldChar w:fldCharType="begin"/>
                      </w:r>
                      <w:r>
                        <w:instrText xml:space="preserve"> SEQ Figure \* ARABIC </w:instrText>
                      </w:r>
                      <w:r>
                        <w:fldChar w:fldCharType="separate"/>
                      </w:r>
                      <w:r w:rsidR="00D402F5">
                        <w:rPr>
                          <w:noProof/>
                        </w:rPr>
                        <w:t>11</w:t>
                      </w:r>
                      <w:r>
                        <w:fldChar w:fldCharType="end"/>
                      </w:r>
                      <w:r>
                        <w:t xml:space="preserve"> </w:t>
                      </w:r>
                      <w:proofErr w:type="spellStart"/>
                      <w:r>
                        <w:t>Solidworks</w:t>
                      </w:r>
                      <w:proofErr w:type="spellEnd"/>
                      <w:r>
                        <w:t xml:space="preserve"> model with hoverboard</w:t>
                      </w:r>
                      <w:bookmarkEnd w:id="118"/>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0"/>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w:t>
      </w:r>
      <w:r w:rsidR="001140FE" w:rsidRPr="00E8117F">
        <w:rPr>
          <w:rFonts w:asciiTheme="majorBidi" w:hAnsiTheme="majorBidi" w:cstheme="majorBidi"/>
        </w:rPr>
        <w:lastRenderedPageBreak/>
        <w:t xml:space="preserve">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3"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11"/>
      <w:bookmarkEnd w:id="113"/>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556CB1D4">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14"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14"/>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5" w:name="_Toc436143854"/>
      <w:bookmarkStart w:id="116" w:name="_Toc89086184"/>
      <w:r w:rsidRPr="00E8117F">
        <w:rPr>
          <w:rFonts w:asciiTheme="majorBidi" w:hAnsiTheme="majorBidi" w:cstheme="majorBidi"/>
          <w:b/>
          <w:bCs/>
          <w:i/>
          <w:sz w:val="26"/>
          <w:szCs w:val="26"/>
        </w:rPr>
        <w:t>3.2.6</w:t>
      </w:r>
      <w:r w:rsidRPr="00E8117F">
        <w:rPr>
          <w:rFonts w:asciiTheme="majorBidi" w:hAnsiTheme="majorBidi" w:cstheme="majorBidi"/>
          <w:b/>
          <w:bCs/>
          <w:i/>
          <w:sz w:val="26"/>
          <w:szCs w:val="26"/>
        </w:rPr>
        <w:tab/>
        <w:t>Input/output specifications</w:t>
      </w:r>
      <w:bookmarkEnd w:id="115"/>
      <w:bookmarkEnd w:id="116"/>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17"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8" w:name="_Toc89086185"/>
      <w:r w:rsidRPr="00E8117F">
        <w:rPr>
          <w:rFonts w:asciiTheme="majorBidi" w:hAnsiTheme="majorBidi" w:cstheme="majorBidi"/>
          <w:b/>
          <w:bCs/>
          <w:i/>
          <w:sz w:val="26"/>
          <w:szCs w:val="26"/>
        </w:rPr>
        <w:lastRenderedPageBreak/>
        <w:t>3.2.7</w:t>
      </w:r>
      <w:r w:rsidRPr="00E8117F">
        <w:rPr>
          <w:rFonts w:asciiTheme="majorBidi" w:hAnsiTheme="majorBidi" w:cstheme="majorBidi"/>
          <w:b/>
          <w:bCs/>
          <w:i/>
          <w:sz w:val="26"/>
          <w:szCs w:val="26"/>
        </w:rPr>
        <w:tab/>
        <w:t>Operating Instructions</w:t>
      </w:r>
      <w:bookmarkEnd w:id="117"/>
      <w:bookmarkEnd w:id="118"/>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19" w:name="_Toc89086186"/>
      <w:bookmarkStart w:id="120" w:name="_Toc436143856"/>
      <w:r w:rsidRPr="00E8117F">
        <w:rPr>
          <w:rFonts w:asciiTheme="majorBidi" w:hAnsiTheme="majorBidi" w:cstheme="majorBidi"/>
          <w:iCs/>
        </w:rPr>
        <w:t>Operation of the robot is very simple; any layman can use it without issue.</w:t>
      </w:r>
      <w:bookmarkEnd w:id="119"/>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1" w:name="_Toc89086187"/>
      <w:r w:rsidRPr="00E8117F">
        <w:rPr>
          <w:rFonts w:asciiTheme="majorBidi" w:hAnsiTheme="majorBidi" w:cstheme="majorBidi"/>
          <w:iCs/>
        </w:rPr>
        <w:t>Locate the robot within a stop point.</w:t>
      </w:r>
      <w:bookmarkEnd w:id="121"/>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2" w:name="_Toc89086188"/>
      <w:r w:rsidRPr="00E8117F">
        <w:rPr>
          <w:rFonts w:asciiTheme="majorBidi" w:hAnsiTheme="majorBidi" w:cstheme="majorBidi"/>
          <w:iCs/>
        </w:rPr>
        <w:t>Place shipment/package inside the luggage compartment.</w:t>
      </w:r>
      <w:bookmarkEnd w:id="122"/>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3" w:name="_Toc89086189"/>
      <w:r w:rsidRPr="00E8117F">
        <w:rPr>
          <w:rFonts w:asciiTheme="majorBidi" w:hAnsiTheme="majorBidi" w:cstheme="majorBidi"/>
          <w:iCs/>
        </w:rPr>
        <w:t>Open the robot UI using any smart device.</w:t>
      </w:r>
      <w:bookmarkEnd w:id="123"/>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4" w:name="_Toc89086190"/>
      <w:r w:rsidRPr="00E8117F">
        <w:rPr>
          <w:rFonts w:asciiTheme="majorBidi" w:hAnsiTheme="majorBidi" w:cstheme="majorBidi"/>
          <w:iCs/>
        </w:rPr>
        <w:t>Enter destination for the shipment and receiver details.</w:t>
      </w:r>
      <w:bookmarkEnd w:id="124"/>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5"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25"/>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6" w:name="_Toc89086192"/>
      <w:r w:rsidRPr="00E8117F">
        <w:rPr>
          <w:rFonts w:asciiTheme="majorBidi" w:hAnsiTheme="majorBidi" w:cstheme="majorBidi"/>
          <w:iCs/>
        </w:rPr>
        <w:t>Press Start.</w:t>
      </w:r>
      <w:bookmarkEnd w:id="126"/>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7" w:name="_Toc89086193"/>
      <w:r w:rsidRPr="00E8117F">
        <w:rPr>
          <w:rFonts w:asciiTheme="majorBidi" w:hAnsiTheme="majorBidi" w:cstheme="majorBidi"/>
          <w:iCs/>
        </w:rPr>
        <w:t>Wait for confirmation from receiver. (done)</w:t>
      </w:r>
      <w:bookmarkEnd w:id="127"/>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28"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20"/>
      <w:bookmarkEnd w:id="128"/>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29" w:name="_Toc89086230"/>
                            <w:r>
                              <w:t xml:space="preserve">Figure </w:t>
                            </w:r>
                            <w:fldSimple w:instr=" SEQ Figure \* ARABIC ">
                              <w:r w:rsidR="00D402F5">
                                <w:rPr>
                                  <w:noProof/>
                                </w:rPr>
                                <w:t>13</w:t>
                              </w:r>
                            </w:fldSimple>
                            <w:r>
                              <w:t xml:space="preserve"> Prototype of the </w:t>
                            </w:r>
                            <w:proofErr w:type="spellStart"/>
                            <w:r>
                              <w:t>senors</w:t>
                            </w:r>
                            <w:bookmarkEnd w:id="1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00"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e4XcV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6" w:name="_Toc89086230"/>
                      <w:r>
                        <w:t xml:space="preserve">Figure </w:t>
                      </w:r>
                      <w:r>
                        <w:fldChar w:fldCharType="begin"/>
                      </w:r>
                      <w:r>
                        <w:instrText xml:space="preserve"> SEQ Figure \* ARABIC </w:instrText>
                      </w:r>
                      <w:r>
                        <w:fldChar w:fldCharType="separate"/>
                      </w:r>
                      <w:r w:rsidR="00D402F5">
                        <w:rPr>
                          <w:noProof/>
                        </w:rPr>
                        <w:t>13</w:t>
                      </w:r>
                      <w:r>
                        <w:fldChar w:fldCharType="end"/>
                      </w:r>
                      <w:r>
                        <w:t xml:space="preserve"> Prototype of the </w:t>
                      </w:r>
                      <w:proofErr w:type="spellStart"/>
                      <w:r>
                        <w:t>senors</w:t>
                      </w:r>
                      <w:bookmarkEnd w:id="136"/>
                      <w:proofErr w:type="spellEnd"/>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30" w:name="_Toc89086231"/>
                            <w:r>
                              <w:t xml:space="preserve">Figure </w:t>
                            </w:r>
                            <w:fldSimple w:instr=" SEQ Figure \* ARABIC ">
                              <w:r w:rsidR="00D402F5">
                                <w:rPr>
                                  <w:noProof/>
                                </w:rPr>
                                <w:t>14</w:t>
                              </w:r>
                            </w:fldSimple>
                            <w:r>
                              <w:t xml:space="preserve"> - Localization prototype</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01"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" stroked="f">
                <v:textbox style="mso-fit-shape-to-text:t" inset="0,0,0,0">
                  <w:txbxContent>
                    <w:p w14:paraId="34FEDB92" w14:textId="71303390" w:rsidR="00833E49" w:rsidRPr="00E22296" w:rsidRDefault="00833E49" w:rsidP="00833E49">
                      <w:pPr>
                        <w:pStyle w:val="Caption"/>
                        <w:jc w:val="center"/>
                        <w:rPr>
                          <w:noProof/>
                          <w:sz w:val="24"/>
                        </w:rPr>
                      </w:pPr>
                      <w:bookmarkStart w:id="138" w:name="_Toc89086231"/>
                      <w:r>
                        <w:t xml:space="preserve">Figure </w:t>
                      </w:r>
                      <w:r w:rsidR="00DF4F3D">
                        <w:fldChar w:fldCharType="begin"/>
                      </w:r>
                      <w:r w:rsidR="00DF4F3D">
                        <w:instrText xml:space="preserve"> SEQ Figure \* ARABIC </w:instrText>
                      </w:r>
                      <w:r w:rsidR="00DF4F3D">
                        <w:fldChar w:fldCharType="separate"/>
                      </w:r>
                      <w:r w:rsidR="00D402F5">
                        <w:rPr>
                          <w:noProof/>
                        </w:rPr>
                        <w:t>14</w:t>
                      </w:r>
                      <w:r w:rsidR="00DF4F3D">
                        <w:fldChar w:fldCharType="end"/>
                      </w:r>
                      <w:r>
                        <w:t xml:space="preserve"> - Localization prototype</w:t>
                      </w:r>
                      <w:bookmarkEnd w:id="138"/>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31" w:name="_Toc89086232"/>
                            <w:r>
                              <w:t xml:space="preserve">Figure </w:t>
                            </w:r>
                            <w:fldSimple w:instr=" SEQ Figure \* ARABIC ">
                              <w:r w:rsidR="00D402F5">
                                <w:rPr>
                                  <w:noProof/>
                                </w:rPr>
                                <w:t>15</w:t>
                              </w:r>
                            </w:fldSimple>
                            <w:r>
                              <w:t xml:space="preserve"> Example of sensors usage</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02"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40" w:name="_Toc89086232"/>
                      <w:r>
                        <w:t xml:space="preserve">Figure </w:t>
                      </w:r>
                      <w:r>
                        <w:fldChar w:fldCharType="begin"/>
                      </w:r>
                      <w:r>
                        <w:instrText xml:space="preserve"> SEQ Figure \* ARABIC </w:instrText>
                      </w:r>
                      <w:r>
                        <w:fldChar w:fldCharType="separate"/>
                      </w:r>
                      <w:r w:rsidR="00D402F5">
                        <w:rPr>
                          <w:noProof/>
                        </w:rPr>
                        <w:t>15</w:t>
                      </w:r>
                      <w:r>
                        <w:fldChar w:fldCharType="end"/>
                      </w:r>
                      <w:r>
                        <w:t xml:space="preserve"> Example of sensors usage</w:t>
                      </w:r>
                      <w:bookmarkEnd w:id="14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32" w:name="_Toc89086233"/>
                            <w:r>
                              <w:t xml:space="preserve">Figure </w:t>
                            </w:r>
                            <w:fldSimple w:instr=" SEQ Figure \* ARABIC ">
                              <w:r>
                                <w:rPr>
                                  <w:noProof/>
                                </w:rPr>
                                <w:t>16</w:t>
                              </w:r>
                            </w:fldSimple>
                            <w:r>
                              <w:t xml:space="preserve"> </w:t>
                            </w:r>
                            <w:proofErr w:type="spellStart"/>
                            <w:r>
                              <w:t>Matlab</w:t>
                            </w:r>
                            <w:proofErr w:type="spellEnd"/>
                            <w:r>
                              <w:t xml:space="preserve"> graph showing distances</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03"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2" w:name="_Toc89086233"/>
                      <w:r>
                        <w:t xml:space="preserve">Figure </w:t>
                      </w:r>
                      <w:r>
                        <w:fldChar w:fldCharType="begin"/>
                      </w:r>
                      <w:r>
                        <w:instrText xml:space="preserve"> SEQ Figure \* ARABIC </w:instrText>
                      </w:r>
                      <w:r>
                        <w:fldChar w:fldCharType="separate"/>
                      </w:r>
                      <w:r>
                        <w:rPr>
                          <w:noProof/>
                        </w:rPr>
                        <w:t>16</w:t>
                      </w:r>
                      <w:r>
                        <w:fldChar w:fldCharType="end"/>
                      </w:r>
                      <w:r>
                        <w:t xml:space="preserve"> </w:t>
                      </w:r>
                      <w:proofErr w:type="spellStart"/>
                      <w:r>
                        <w:t>Matlab</w:t>
                      </w:r>
                      <w:proofErr w:type="spellEnd"/>
                      <w:r>
                        <w:t xml:space="preserve"> graph showing distances</w:t>
                      </w:r>
                      <w:bookmarkEnd w:id="142"/>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4"/>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33"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34"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35" w:name="_Toc436143858"/>
      <w:bookmarkEnd w:id="133"/>
      <w:bookmarkEnd w:id="134"/>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36"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35"/>
      <w:bookmarkEnd w:id="136"/>
    </w:p>
    <w:p w14:paraId="5B965471" w14:textId="77777777" w:rsidR="00100166" w:rsidRPr="00E8117F" w:rsidRDefault="00100166" w:rsidP="00100166">
      <w:pPr>
        <w:ind w:firstLine="432"/>
        <w:jc w:val="both"/>
        <w:rPr>
          <w:rFonts w:asciiTheme="majorBidi" w:hAnsiTheme="majorBidi" w:cstheme="majorBidi"/>
        </w:rPr>
      </w:pPr>
      <w:bookmarkStart w:id="137"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2C592584"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38" w:name="_Toc89086197"/>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37"/>
      <w:bookmarkEnd w:id="138"/>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39"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40"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40"/>
    </w:p>
    <w:p w14:paraId="5A84A9D1" w14:textId="77777777" w:rsidR="00DB7D08" w:rsidRPr="00E8117F" w:rsidRDefault="00DB7D08" w:rsidP="00DB7D08">
      <w:pPr>
        <w:rPr>
          <w:rFonts w:asciiTheme="majorBidi" w:hAnsiTheme="majorBidi" w:cstheme="majorBidi"/>
        </w:rPr>
      </w:pPr>
    </w:p>
    <w:p w14:paraId="2559E049" w14:textId="03FE2737" w:rsidR="00DB7D08" w:rsidRPr="00E8117F" w:rsidRDefault="00DB7D08" w:rsidP="00DB7D08">
      <w:pPr>
        <w:rPr>
          <w:rFonts w:asciiTheme="majorBidi" w:hAnsiTheme="majorBidi" w:cstheme="majorBidi"/>
        </w:rPr>
      </w:pPr>
    </w:p>
    <w:p w14:paraId="48332286" w14:textId="77777777" w:rsidR="00DB7D08" w:rsidRPr="00E8117F" w:rsidRDefault="00DB7D08" w:rsidP="00100166">
      <w:pPr>
        <w:keepNext/>
        <w:spacing w:before="100" w:beforeAutospacing="1" w:after="100" w:afterAutospacing="1" w:line="360" w:lineRule="auto"/>
        <w:outlineLvl w:val="1"/>
        <w:rPr>
          <w:rFonts w:asciiTheme="majorBidi" w:hAnsiTheme="majorBidi" w:cstheme="majorBidi"/>
          <w:b/>
          <w:bCs/>
          <w:caps/>
          <w:sz w:val="28"/>
          <w:szCs w:val="28"/>
        </w:rPr>
      </w:pPr>
    </w:p>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1" w:name="_Toc89086198"/>
      <w:r w:rsidRPr="00100166">
        <w:rPr>
          <w:rFonts w:asciiTheme="majorBidi" w:hAnsiTheme="majorBidi" w:cstheme="majorBidi"/>
          <w:b/>
          <w:bCs/>
          <w:caps/>
          <w:sz w:val="28"/>
          <w:szCs w:val="28"/>
        </w:rPr>
        <w:t>4.3</w:t>
      </w:r>
      <w:r w:rsidRPr="00100166">
        <w:rPr>
          <w:rFonts w:asciiTheme="majorBidi" w:hAnsiTheme="majorBidi" w:cstheme="majorBidi"/>
          <w:b/>
          <w:bCs/>
          <w:caps/>
          <w:sz w:val="28"/>
          <w:szCs w:val="28"/>
        </w:rPr>
        <w:tab/>
        <w:t>Environmental impact</w:t>
      </w:r>
      <w:bookmarkEnd w:id="139"/>
      <w:bookmarkEnd w:id="141"/>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2" w:name="_Toc436143861"/>
      <w:bookmarkStart w:id="143"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42"/>
      <w:bookmarkEnd w:id="143"/>
    </w:p>
    <w:p w14:paraId="0BF8E72A" w14:textId="77777777" w:rsidR="0075430C" w:rsidRPr="00E8117F" w:rsidRDefault="0075430C" w:rsidP="0075430C">
      <w:pPr>
        <w:pStyle w:val="Heading2"/>
        <w:rPr>
          <w:rFonts w:asciiTheme="majorBidi" w:hAnsiTheme="majorBidi"/>
          <w:b/>
          <w:bCs/>
          <w:color w:val="000000" w:themeColor="text1"/>
        </w:rPr>
      </w:pPr>
      <w:bookmarkStart w:id="144" w:name="_Toc88402929"/>
      <w:bookmarkStart w:id="145" w:name="_Toc89086200"/>
      <w:r w:rsidRPr="00E8117F">
        <w:rPr>
          <w:rFonts w:asciiTheme="majorBidi" w:hAnsiTheme="majorBidi"/>
          <w:b/>
          <w:bCs/>
          <w:color w:val="000000" w:themeColor="text1"/>
        </w:rPr>
        <w:t>Stereo camera</w:t>
      </w:r>
      <w:bookmarkEnd w:id="144"/>
      <w:bookmarkEnd w:id="145"/>
    </w:p>
    <w:p w14:paraId="66C8F412" w14:textId="77777777" w:rsidR="0075430C" w:rsidRPr="00E8117F" w:rsidRDefault="0075430C" w:rsidP="0075430C">
      <w:pPr>
        <w:ind w:firstLine="720"/>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46" w:name="_Toc88402930"/>
      <w:bookmarkStart w:id="147" w:name="_Toc89086201"/>
      <w:r w:rsidRPr="00E8117F">
        <w:rPr>
          <w:rFonts w:asciiTheme="majorBidi" w:hAnsiTheme="majorBidi"/>
          <w:b/>
          <w:bCs/>
          <w:color w:val="000000" w:themeColor="text1"/>
        </w:rPr>
        <w:t>Motors</w:t>
      </w:r>
      <w:bookmarkEnd w:id="146"/>
      <w:bookmarkEnd w:id="147"/>
    </w:p>
    <w:p w14:paraId="5F5CF265" w14:textId="77777777" w:rsidR="0075430C" w:rsidRPr="00E8117F" w:rsidRDefault="0075430C" w:rsidP="0075430C">
      <w:pPr>
        <w:ind w:firstLine="720"/>
        <w:rPr>
          <w:rFonts w:asciiTheme="majorBidi" w:hAnsiTheme="majorBidi" w:cstheme="majorBidi"/>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8" w:name="_Toc436143862"/>
      <w:bookmarkStart w:id="149"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48"/>
      <w:bookmarkEnd w:id="149"/>
    </w:p>
    <w:p w14:paraId="7EA75F2E" w14:textId="77777777" w:rsidR="0075430C" w:rsidRPr="00E8117F" w:rsidRDefault="0075430C" w:rsidP="0075430C">
      <w:pPr>
        <w:keepNext/>
        <w:spacing w:before="100" w:beforeAutospacing="1" w:after="100" w:afterAutospacing="1" w:line="360" w:lineRule="auto"/>
        <w:jc w:val="both"/>
        <w:outlineLvl w:val="2"/>
        <w:rPr>
          <w:rFonts w:asciiTheme="majorBidi" w:hAnsiTheme="majorBidi" w:cstheme="majorBidi"/>
          <w:iCs/>
          <w:sz w:val="22"/>
          <w:szCs w:val="22"/>
        </w:rPr>
      </w:pPr>
      <w:bookmarkStart w:id="150" w:name="_Toc89086203"/>
      <w:r w:rsidRPr="00E8117F">
        <w:rPr>
          <w:rFonts w:asciiTheme="majorBidi" w:hAnsiTheme="majorBidi" w:cstheme="majorBidi"/>
          <w:iCs/>
          <w:sz w:val="22"/>
          <w:szCs w:val="22"/>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50"/>
    </w:p>
    <w:p w14:paraId="75FB5DB8" w14:textId="77777777" w:rsidR="0075430C" w:rsidRPr="00E8117F" w:rsidRDefault="0075430C" w:rsidP="0075430C">
      <w:pPr>
        <w:keepNext/>
        <w:spacing w:before="100" w:beforeAutospacing="1" w:after="100" w:afterAutospacing="1" w:line="360" w:lineRule="auto"/>
        <w:jc w:val="both"/>
        <w:outlineLvl w:val="2"/>
        <w:rPr>
          <w:rFonts w:asciiTheme="majorBidi" w:hAnsiTheme="majorBidi" w:cstheme="majorBidi"/>
          <w:iCs/>
          <w:sz w:val="22"/>
          <w:szCs w:val="22"/>
        </w:rPr>
      </w:pPr>
      <w:r w:rsidRPr="00E8117F">
        <w:rPr>
          <w:rFonts w:asciiTheme="majorBidi" w:hAnsiTheme="majorBidi" w:cstheme="majorBidi"/>
          <w:iCs/>
          <w:sz w:val="22"/>
          <w:szCs w:val="22"/>
        </w:rPr>
        <w:tab/>
      </w:r>
      <w:bookmarkStart w:id="151" w:name="_Toc89086204"/>
      <w:r w:rsidRPr="00E8117F">
        <w:rPr>
          <w:rFonts w:asciiTheme="majorBidi" w:hAnsiTheme="majorBidi" w:cstheme="majorBidi"/>
          <w:iCs/>
          <w:sz w:val="22"/>
          <w:szCs w:val="22"/>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51"/>
    </w:p>
    <w:p w14:paraId="47475F58" w14:textId="77777777" w:rsidR="0075430C" w:rsidRPr="00E8117F" w:rsidRDefault="0075430C" w:rsidP="0075430C">
      <w:pPr>
        <w:keepNext/>
        <w:spacing w:before="100" w:beforeAutospacing="1" w:after="100" w:afterAutospacing="1" w:line="360" w:lineRule="auto"/>
        <w:jc w:val="both"/>
        <w:outlineLvl w:val="2"/>
        <w:rPr>
          <w:rFonts w:asciiTheme="majorBidi" w:hAnsiTheme="majorBidi" w:cstheme="majorBidi"/>
          <w:iCs/>
          <w:sz w:val="22"/>
          <w:szCs w:val="22"/>
        </w:rPr>
      </w:pPr>
      <w:r w:rsidRPr="00E8117F">
        <w:rPr>
          <w:rFonts w:asciiTheme="majorBidi" w:hAnsiTheme="majorBidi" w:cstheme="majorBidi"/>
          <w:iCs/>
          <w:sz w:val="22"/>
          <w:szCs w:val="22"/>
        </w:rPr>
        <w:tab/>
      </w:r>
      <w:bookmarkStart w:id="152" w:name="_Toc89086205"/>
      <w:r w:rsidRPr="00E8117F">
        <w:rPr>
          <w:rFonts w:asciiTheme="majorBidi" w:hAnsiTheme="majorBidi" w:cstheme="majorBidi"/>
          <w:iCs/>
          <w:sz w:val="22"/>
          <w:szCs w:val="22"/>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52"/>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0AD6FFAD" w14:textId="254FA377" w:rsidR="00F902FA" w:rsidRPr="00E8117F" w:rsidRDefault="00F902FA" w:rsidP="00F902FA">
      <w:pPr>
        <w:pStyle w:val="Heading1"/>
        <w:spacing w:before="100" w:beforeAutospacing="1" w:after="900" w:line="360" w:lineRule="auto"/>
        <w:rPr>
          <w:rFonts w:asciiTheme="majorBidi" w:hAnsiTheme="majorBidi" w:cstheme="majorBidi"/>
          <w:caps/>
        </w:rPr>
      </w:pPr>
      <w:bookmarkStart w:id="153" w:name="_Toc436143863"/>
      <w:bookmarkStart w:id="154" w:name="_Toc89086206"/>
      <w:r w:rsidRPr="00E8117F">
        <w:rPr>
          <w:rFonts w:asciiTheme="majorBidi" w:hAnsiTheme="majorBidi" w:cstheme="majorBidi"/>
          <w:caps/>
        </w:rPr>
        <w:lastRenderedPageBreak/>
        <w:t>References</w:t>
      </w:r>
      <w:bookmarkEnd w:id="153"/>
      <w:bookmarkEnd w:id="154"/>
    </w:p>
    <w:p w14:paraId="35CE0091" w14:textId="57E48619" w:rsidR="00107825" w:rsidRPr="00E8117F" w:rsidRDefault="00107825" w:rsidP="0010782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1] J. </w:t>
      </w:r>
      <w:proofErr w:type="spellStart"/>
      <w:r w:rsidRPr="00E8117F">
        <w:rPr>
          <w:rFonts w:asciiTheme="majorBidi" w:hAnsiTheme="majorBidi" w:cstheme="majorBidi"/>
          <w:sz w:val="20"/>
          <w:szCs w:val="20"/>
        </w:rPr>
        <w:t>Waykule</w:t>
      </w:r>
      <w:proofErr w:type="spellEnd"/>
      <w:r w:rsidRPr="00E8117F">
        <w:rPr>
          <w:rFonts w:asciiTheme="majorBidi" w:hAnsiTheme="majorBidi" w:cstheme="majorBidi"/>
          <w:sz w:val="20"/>
          <w:szCs w:val="20"/>
        </w:rPr>
        <w:t>,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7B3EDDC0" w14:textId="58B3A26B" w:rsidR="00107825" w:rsidRPr="00E8117F" w:rsidRDefault="00107825" w:rsidP="005C334C">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5EEC9BFF" w14:textId="5F8027AB" w:rsidR="005C334C" w:rsidRPr="00E8117F" w:rsidRDefault="005C334C" w:rsidP="005C334C">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36295F1A" w14:textId="467A7A4E" w:rsidR="005C334C" w:rsidRPr="00E8117F" w:rsidRDefault="005C334C" w:rsidP="005C334C">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C323DA3" w14:textId="5E17A5A5" w:rsidR="005C334C" w:rsidRPr="00E8117F" w:rsidRDefault="005C334C" w:rsidP="005C334C">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5E738435" w14:textId="7D498FB6" w:rsidR="005C334C" w:rsidRPr="00E8117F" w:rsidRDefault="005C334C" w:rsidP="005C334C">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53F80805" w14:textId="4EA4B551" w:rsidR="0093691A" w:rsidRPr="00E8117F" w:rsidRDefault="0093691A" w:rsidP="00CA2941">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55"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55"/>
    </w:p>
    <w:p w14:paraId="603ADD2C" w14:textId="77777777" w:rsidR="00107BCA" w:rsidRPr="00E8117F" w:rsidRDefault="00107BCA" w:rsidP="00107BCA">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3DC39275" w14:textId="77777777" w:rsidR="00107825" w:rsidRPr="00E8117F" w:rsidRDefault="00107825" w:rsidP="00107825">
      <w:pPr>
        <w:rPr>
          <w:rFonts w:asciiTheme="majorBidi" w:hAnsiTheme="majorBidi" w:cstheme="majorBidi"/>
        </w:rPr>
      </w:pPr>
    </w:p>
    <w:p w14:paraId="737100F2" w14:textId="40FA1E07"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5D633DA9" w14:textId="4341646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B55507" w14:textId="77777777"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76DE654" w14:textId="77777777" w:rsidR="00B20B16" w:rsidRPr="00E8117F" w:rsidRDefault="00B20B16" w:rsidP="00B20B16">
      <w:pPr>
        <w:rPr>
          <w:rFonts w:asciiTheme="majorBidi" w:hAnsiTheme="majorBidi" w:cstheme="majorBidi"/>
        </w:rPr>
      </w:pPr>
    </w:p>
    <w:p w14:paraId="6E8AC7E7"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869DFD" w14:textId="77777777" w:rsidR="00BC41D6" w:rsidRDefault="00BC41D6">
      <w:r>
        <w:separator/>
      </w:r>
    </w:p>
  </w:endnote>
  <w:endnote w:type="continuationSeparator" w:id="0">
    <w:p w14:paraId="58879579" w14:textId="77777777" w:rsidR="00BC41D6" w:rsidRDefault="00BC41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5C0D2" w14:textId="77777777" w:rsidR="00BC41D6" w:rsidRDefault="00BC41D6">
      <w:r>
        <w:separator/>
      </w:r>
    </w:p>
  </w:footnote>
  <w:footnote w:type="continuationSeparator" w:id="0">
    <w:p w14:paraId="6D1B47A8" w14:textId="77777777" w:rsidR="00BC41D6" w:rsidRDefault="00BC41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5"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9"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0"/>
  </w:num>
  <w:num w:numId="3">
    <w:abstractNumId w:val="3"/>
  </w:num>
  <w:num w:numId="4">
    <w:abstractNumId w:val="15"/>
  </w:num>
  <w:num w:numId="5">
    <w:abstractNumId w:val="0"/>
  </w:num>
  <w:num w:numId="6">
    <w:abstractNumId w:val="5"/>
  </w:num>
  <w:num w:numId="7">
    <w:abstractNumId w:val="2"/>
  </w:num>
  <w:num w:numId="8">
    <w:abstractNumId w:val="18"/>
  </w:num>
  <w:num w:numId="9">
    <w:abstractNumId w:val="12"/>
  </w:num>
  <w:num w:numId="10">
    <w:abstractNumId w:val="16"/>
  </w:num>
  <w:num w:numId="11">
    <w:abstractNumId w:val="6"/>
  </w:num>
  <w:num w:numId="12">
    <w:abstractNumId w:val="19"/>
  </w:num>
  <w:num w:numId="13">
    <w:abstractNumId w:val="7"/>
  </w:num>
  <w:num w:numId="14">
    <w:abstractNumId w:val="1"/>
  </w:num>
  <w:num w:numId="15">
    <w:abstractNumId w:val="11"/>
  </w:num>
  <w:num w:numId="16">
    <w:abstractNumId w:val="10"/>
  </w:num>
  <w:num w:numId="17">
    <w:abstractNumId w:val="9"/>
  </w:num>
  <w:num w:numId="18">
    <w:abstractNumId w:val="14"/>
  </w:num>
  <w:num w:numId="19">
    <w:abstractNumId w:val="17"/>
  </w:num>
  <w:num w:numId="20">
    <w:abstractNumId w:val="13"/>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21E5C"/>
    <w:rsid w:val="000270FC"/>
    <w:rsid w:val="0004443B"/>
    <w:rsid w:val="000561CC"/>
    <w:rsid w:val="00082682"/>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D67"/>
    <w:rsid w:val="00180B27"/>
    <w:rsid w:val="00182FAE"/>
    <w:rsid w:val="001C393A"/>
    <w:rsid w:val="001D1EC1"/>
    <w:rsid w:val="001F5244"/>
    <w:rsid w:val="00204701"/>
    <w:rsid w:val="002565E4"/>
    <w:rsid w:val="00277242"/>
    <w:rsid w:val="00280E3D"/>
    <w:rsid w:val="00282ED8"/>
    <w:rsid w:val="0029200D"/>
    <w:rsid w:val="002A6A5A"/>
    <w:rsid w:val="002D0C20"/>
    <w:rsid w:val="0031012F"/>
    <w:rsid w:val="00347590"/>
    <w:rsid w:val="00384D85"/>
    <w:rsid w:val="003B3C7C"/>
    <w:rsid w:val="003C4BC2"/>
    <w:rsid w:val="003E0F42"/>
    <w:rsid w:val="003E3150"/>
    <w:rsid w:val="003F508C"/>
    <w:rsid w:val="00412A1A"/>
    <w:rsid w:val="00446DEA"/>
    <w:rsid w:val="0048656F"/>
    <w:rsid w:val="004F1B5F"/>
    <w:rsid w:val="005139B1"/>
    <w:rsid w:val="00533EFF"/>
    <w:rsid w:val="00560712"/>
    <w:rsid w:val="005C0E7D"/>
    <w:rsid w:val="005C334C"/>
    <w:rsid w:val="005D190C"/>
    <w:rsid w:val="005D607D"/>
    <w:rsid w:val="005E2982"/>
    <w:rsid w:val="005F2097"/>
    <w:rsid w:val="00622ABF"/>
    <w:rsid w:val="00636C71"/>
    <w:rsid w:val="00651FDC"/>
    <w:rsid w:val="006A456E"/>
    <w:rsid w:val="006B097C"/>
    <w:rsid w:val="00704D2F"/>
    <w:rsid w:val="00711F4E"/>
    <w:rsid w:val="0075430C"/>
    <w:rsid w:val="00754354"/>
    <w:rsid w:val="007952A4"/>
    <w:rsid w:val="007A0B8F"/>
    <w:rsid w:val="007A727A"/>
    <w:rsid w:val="007A731C"/>
    <w:rsid w:val="00820EA1"/>
    <w:rsid w:val="00831178"/>
    <w:rsid w:val="00833E49"/>
    <w:rsid w:val="008824DC"/>
    <w:rsid w:val="00892A8F"/>
    <w:rsid w:val="008A6469"/>
    <w:rsid w:val="008B0339"/>
    <w:rsid w:val="008D5C2A"/>
    <w:rsid w:val="009274DE"/>
    <w:rsid w:val="0093691A"/>
    <w:rsid w:val="009D6DF7"/>
    <w:rsid w:val="009E42F2"/>
    <w:rsid w:val="00A114A9"/>
    <w:rsid w:val="00A25D70"/>
    <w:rsid w:val="00A63EBC"/>
    <w:rsid w:val="00A7664C"/>
    <w:rsid w:val="00AA0BB9"/>
    <w:rsid w:val="00AA71F7"/>
    <w:rsid w:val="00AB17CD"/>
    <w:rsid w:val="00B20B16"/>
    <w:rsid w:val="00B26C92"/>
    <w:rsid w:val="00B31B40"/>
    <w:rsid w:val="00BC2486"/>
    <w:rsid w:val="00BC41D6"/>
    <w:rsid w:val="00BC77B0"/>
    <w:rsid w:val="00C15FED"/>
    <w:rsid w:val="00C24D98"/>
    <w:rsid w:val="00C459E8"/>
    <w:rsid w:val="00CA2941"/>
    <w:rsid w:val="00CA2A6D"/>
    <w:rsid w:val="00CB5E36"/>
    <w:rsid w:val="00CC538E"/>
    <w:rsid w:val="00CD07FC"/>
    <w:rsid w:val="00D035A5"/>
    <w:rsid w:val="00D2477A"/>
    <w:rsid w:val="00D2536F"/>
    <w:rsid w:val="00D34399"/>
    <w:rsid w:val="00D36A42"/>
    <w:rsid w:val="00D402F5"/>
    <w:rsid w:val="00D43966"/>
    <w:rsid w:val="00DB7D08"/>
    <w:rsid w:val="00DC252F"/>
    <w:rsid w:val="00DC27F4"/>
    <w:rsid w:val="00DF4F3D"/>
    <w:rsid w:val="00E018CD"/>
    <w:rsid w:val="00E02327"/>
    <w:rsid w:val="00E112F4"/>
    <w:rsid w:val="00E16035"/>
    <w:rsid w:val="00E70934"/>
    <w:rsid w:val="00E8117F"/>
    <w:rsid w:val="00EA5125"/>
    <w:rsid w:val="00EB557E"/>
    <w:rsid w:val="00EC1B23"/>
    <w:rsid w:val="00EE7782"/>
    <w:rsid w:val="00EF3615"/>
    <w:rsid w:val="00EF5BD3"/>
    <w:rsid w:val="00F13DAB"/>
    <w:rsid w:val="00F65DBA"/>
    <w:rsid w:val="00F902FA"/>
    <w:rsid w:val="00FC2A66"/>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semiHidden/>
    <w:unhideWhenUsed/>
    <w:rsid w:val="00B20B16"/>
    <w:pPr>
      <w:tabs>
        <w:tab w:val="center" w:pos="4680"/>
        <w:tab w:val="right" w:pos="9360"/>
      </w:tabs>
    </w:pPr>
  </w:style>
  <w:style w:type="character" w:customStyle="1" w:styleId="FooterChar">
    <w:name w:val="Footer Char"/>
    <w:basedOn w:val="DefaultParagraphFont"/>
    <w:link w:val="Footer"/>
    <w:uiPriority w:val="99"/>
    <w:semiHidden/>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8.png"/><Relationship Id="rId21" Type="http://schemas.openxmlformats.org/officeDocument/2006/relationships/customXml" Target="ink/ink1.xml"/><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7.emf"/><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customXml" Target="ink/ink2.xml"/><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6.emf"/><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yperlink" Target="file:///C:\Users\CurSold-PC\Desktop\Github%20project\on-campus-delivery-robot\reports\term-1-report\term1%20report.docx" TargetMode="External"/><Relationship Id="rId19" Type="http://schemas.openxmlformats.org/officeDocument/2006/relationships/image" Target="media/image3.gif"/><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5.emf"/><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oter" Target="footer1.xml"/><Relationship Id="rId8" Type="http://schemas.openxmlformats.org/officeDocument/2006/relationships/hyperlink" Target="file:///C:\Users\CurSold-PC\Desktop\Github%20project\on-campus-delivery-robot\reports\term-1-report\term1%20report.docx" TargetMode="External"/><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s>
</file>

<file path=customXml/itemProps1.xml><?xml version="1.0" encoding="utf-8"?>
<ds:datastoreItem xmlns:ds="http://schemas.openxmlformats.org/officeDocument/2006/customXml" ds:itemID="{AB5954A0-FFF1-410E-825B-465967EDD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2</Pages>
  <Words>6127</Words>
  <Characters>34929</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120</cp:revision>
  <dcterms:created xsi:type="dcterms:W3CDTF">2021-11-28T12:30:00Z</dcterms:created>
  <dcterms:modified xsi:type="dcterms:W3CDTF">2021-11-29T17:28:00Z</dcterms:modified>
</cp:coreProperties>
</file>